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5F29E2">
        <w:fldChar w:fldCharType="begin"/>
      </w:r>
      <w:r w:rsidR="005F29E2">
        <w:instrText xml:space="preserve"> SEQ Figure \* ARABIC </w:instrText>
      </w:r>
      <w:r w:rsidR="005F29E2">
        <w:fldChar w:fldCharType="separate"/>
      </w:r>
      <w:r w:rsidR="00E3730E">
        <w:rPr>
          <w:noProof/>
        </w:rPr>
        <w:t>1</w:t>
      </w:r>
      <w:r w:rsidR="005F29E2">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2</w:t>
      </w:r>
      <w:r w:rsidR="005F29E2">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fldChar w:fldCharType="begin"/>
      </w:r>
      <w:r>
        <w:instrText xml:space="preserve"> SEQ Figure \* ARABIC </w:instrText>
      </w:r>
      <w:r>
        <w:fldChar w:fldCharType="separate"/>
      </w:r>
      <w:r w:rsidR="00E3730E">
        <w:rPr>
          <w:noProof/>
        </w:rPr>
        <w:t>9</w:t>
      </w:r>
      <w:r>
        <w:fldChar w:fldCharType="end"/>
      </w:r>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 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fldChar w:fldCharType="begin"/>
      </w:r>
      <w:r>
        <w:instrText xml:space="preserve"> SEQ Figure \* ARABIC </w:instrText>
      </w:r>
      <w:r>
        <w:fldChar w:fldCharType="separate"/>
      </w:r>
      <w:r w:rsidR="00E3730E">
        <w:rPr>
          <w:noProof/>
        </w:rPr>
        <w:t>10</w:t>
      </w:r>
      <w:r>
        <w:fldChar w:fldCharType="end"/>
      </w:r>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sidR="00E3730E">
                                <w:rPr>
                                  <w:noProof/>
                                </w:rPr>
                                <w:t>11</w:t>
                              </w:r>
                              <w: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sidR="00E3730E">
                          <w:rPr>
                            <w:noProof/>
                          </w:rPr>
                          <w:t>11</w:t>
                        </w:r>
                        <w: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B47021" w:rsidRDefault="00B47021" w:rsidP="0023019E">
      <w:pPr>
        <w:pStyle w:val="ListParagraph"/>
        <w:numPr>
          <w:ilvl w:val="0"/>
          <w:numId w:val="8"/>
        </w:numPr>
        <w:rPr>
          <w:rFonts w:ascii="Arial" w:hAnsi="Arial" w:cs="Arial"/>
        </w:rPr>
      </w:pPr>
      <w:r>
        <w:rPr>
          <w:rFonts w:ascii="Arial" w:hAnsi="Arial" w:cs="Arial"/>
        </w:rPr>
        <w:t>Do we need sulfur or is boron sufficient?</w:t>
      </w:r>
    </w:p>
    <w:p w:rsidR="0023019E" w:rsidRPr="00FC50AD" w:rsidRDefault="00B47021" w:rsidP="0023019E">
      <w:pPr>
        <w:pStyle w:val="ListParagraph"/>
        <w:numPr>
          <w:ilvl w:val="0"/>
          <w:numId w:val="8"/>
        </w:numPr>
        <w:rPr>
          <w:rFonts w:ascii="Arial" w:hAnsi="Arial" w:cs="Arial"/>
        </w:rPr>
      </w:pPr>
      <w:r>
        <w:rPr>
          <w:rFonts w:ascii="Arial" w:hAnsi="Arial" w:cs="Arial"/>
        </w:rPr>
        <w:t>If we do need sulfur, i</w:t>
      </w:r>
      <w:r w:rsidR="0023019E" w:rsidRPr="00FC50AD">
        <w:rPr>
          <w:rFonts w:ascii="Arial" w:hAnsi="Arial" w:cs="Arial"/>
        </w:rPr>
        <w:t>s there a</w:t>
      </w:r>
      <w:r w:rsidR="00A951D3" w:rsidRPr="00FC50AD">
        <w:rPr>
          <w:rFonts w:ascii="Arial" w:hAnsi="Arial" w:cs="Arial"/>
        </w:rPr>
        <w:t>n</w:t>
      </w:r>
      <w:r w:rsidR="0023019E"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 xml:space="preserve">Is the type of </w:t>
      </w:r>
      <w:proofErr w:type="spellStart"/>
      <w:r>
        <w:rPr>
          <w:rFonts w:ascii="Arial" w:hAnsi="Arial" w:cs="Arial"/>
        </w:rPr>
        <w:t>carborane</w:t>
      </w:r>
      <w:proofErr w:type="spellEnd"/>
      <w:r>
        <w:rPr>
          <w:rFonts w:ascii="Arial" w:hAnsi="Arial" w:cs="Arial"/>
        </w:rPr>
        <w:t xml:space="preserv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w:t>
      </w:r>
      <w:proofErr w:type="spellStart"/>
      <w:r w:rsidR="00E32A2B">
        <w:rPr>
          <w:rFonts w:ascii="Arial" w:hAnsi="Arial" w:cs="Arial"/>
        </w:rPr>
        <w:t>polytype</w:t>
      </w:r>
      <w:proofErr w:type="spellEnd"/>
      <w:r w:rsidR="00E32A2B">
        <w:rPr>
          <w:rFonts w:ascii="Arial" w:hAnsi="Arial" w:cs="Arial"/>
        </w:rPr>
        <w:t xml:space="preserve"> </w:t>
      </w:r>
      <w:proofErr w:type="spellStart"/>
      <w:r>
        <w:rPr>
          <w:rFonts w:ascii="Arial" w:hAnsi="Arial" w:cs="Arial"/>
        </w:rPr>
        <w:t>carborane</w:t>
      </w:r>
      <w:proofErr w:type="spellEnd"/>
      <w:r>
        <w:rPr>
          <w:rFonts w:ascii="Arial" w:hAnsi="Arial" w:cs="Arial"/>
        </w:rPr>
        <w:t xml:space="preserv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t xml:space="preserve">Displayed in Fig. 12 is preliminary Raman spectra 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there </w:t>
      </w:r>
      <w:r w:rsidR="001547EC">
        <w:rPr>
          <w:rFonts w:ascii="Arial" w:hAnsi="Arial" w:cs="Arial"/>
        </w:rPr>
        <w:t xml:space="preserve">the </w:t>
      </w:r>
      <w:r w:rsidR="006C3337">
        <w:rPr>
          <w:rFonts w:ascii="Arial" w:hAnsi="Arial" w:cs="Arial"/>
          <w:noProof/>
        </w:rPr>
        <w:lastRenderedPageBreak/>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2525"/>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proofErr w:type="spellStart"/>
                              <w:r w:rsidR="006C3337">
                                <w:t>HCF</w:t>
                              </w:r>
                              <w:proofErr w:type="spellEnd"/>
                              <w:r w:rsidR="006C3337">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proofErr w:type="spellStart"/>
                        <w:r w:rsidR="006C3337">
                          <w:t>HCF</w:t>
                        </w:r>
                        <w:proofErr w:type="spellEnd"/>
                        <w:r w:rsidR="006C3337">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2/spe3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xml:space="preserve">, where the concentration of B doping increases the concentration of sp3 bonding that distorts the graphene lattice and that this reduces the size of the graphite domains through mutual sp3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196B75" w:rsidRPr="00FC50AD"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e will acquire complementary Raman spectra to determine if reducing the oxygen content affects the D/G ratio and, subsequently, the strain. We will also </w:t>
      </w:r>
      <w:r w:rsidR="00EC41AE" w:rsidRPr="00FC50AD">
        <w:rPr>
          <w:rFonts w:ascii="Arial" w:hAnsi="Arial" w:cs="Arial"/>
        </w:rPr>
        <w:t>employ</w:t>
      </w:r>
      <w:bookmarkStart w:id="0" w:name="_GoBack"/>
      <w:bookmarkEnd w:id="0"/>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752FA9">
        <w:rPr>
          <w:rFonts w:ascii="Arial" w:hAnsi="Arial" w:cs="Arial"/>
        </w:rPr>
        <w:instrText xml:space="preserve"> ADDIN ZOTERO_ITEM CSL_CITATION {"citationID":"w9A3Sn4E","properties":{"formattedCitation":"[65]\\uc0\\u8211{}[67]","plainCitation":"[65]–[67]","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X-ray photoelectron spectroscopy is an excellent tool for 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xml:space="preserve">. All this tells us is that if sulfur is present, it is below 1%. Consequently, XPS analysis will be restricted to the C 1s, B 1s, </w:t>
      </w:r>
      <w:proofErr w:type="spellStart"/>
      <w:r w:rsidRPr="00FC50AD">
        <w:rPr>
          <w:rFonts w:ascii="Arial" w:hAnsi="Arial" w:cs="Arial"/>
        </w:rPr>
        <w:t>Os</w:t>
      </w:r>
      <w:proofErr w:type="spellEnd"/>
      <w:r w:rsidRPr="00FC50AD">
        <w:rPr>
          <w:rFonts w:ascii="Arial" w:hAnsi="Arial" w:cs="Arial"/>
        </w:rPr>
        <w:t xml:space="preserve"> and N 1s core level states and the S states if observed. Nitrogen is a planned co-dopant we will discuss shortly. We will use XPS analysis and subsequent peak deconvolution of the C 1s core level state to identify changes in the D/</w:t>
      </w:r>
      <w:proofErr w:type="gramStart"/>
      <w:r w:rsidRPr="00FC50AD">
        <w:rPr>
          <w:rFonts w:ascii="Arial" w:hAnsi="Arial" w:cs="Arial"/>
        </w:rPr>
        <w:t>G  ratio</w:t>
      </w:r>
      <w:proofErr w:type="gramEnd"/>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w:t>
      </w:r>
      <w:r w:rsidRPr="00FC50AD">
        <w:rPr>
          <w:rFonts w:ascii="Arial" w:hAnsi="Arial" w:cs="Arial"/>
        </w:rPr>
        <w:lastRenderedPageBreak/>
        <w:t>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752FA9">
        <w:rPr>
          <w:rFonts w:ascii="Arial" w:hAnsi="Arial" w:cs="Arial"/>
        </w:rPr>
        <w:instrText xml:space="preserve"> ADDIN ZOTERO_ITEM CSL_CITATION {"citationID":"nXGwfHnG","properties":{"formattedCitation":"[68]","plainCitation":"[68]","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xml:space="preserve">, the O 1s core level will diminish in intensity with hydrogen reduction and eventually disappear. Alternatively, if oxygen in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proofErr w:type="gramStart"/>
      <w:r w:rsidRPr="00FC50AD">
        <w:rPr>
          <w:rFonts w:ascii="Arial" w:hAnsi="Arial" w:cs="Arial"/>
        </w:rPr>
        <w:t>of  the</w:t>
      </w:r>
      <w:proofErr w:type="gramEnd"/>
      <w:r w:rsidRPr="00FC50AD">
        <w:rPr>
          <w:rFonts w:ascii="Arial" w:hAnsi="Arial" w:cs="Arial"/>
        </w:rPr>
        <w:t xml:space="preserve"> B 1s core level state  is due B-O or B-C bonding.</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752FA9">
        <w:rPr>
          <w:rFonts w:ascii="Arial" w:hAnsi="Arial" w:cs="Arial"/>
        </w:rPr>
        <w:instrText xml:space="preserve"> ADDIN ZOTERO_ITEM CSL_CITATION {"citationID":"6nYe9I1b","properties":{"formattedCitation":"[69]\\uc0\\u8211{}[71]","plainCitation":"[69]–[71]","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752FA9">
        <w:rPr>
          <w:rFonts w:ascii="Arial" w:hAnsi="Arial" w:cs="Arial"/>
        </w:rPr>
        <w:instrText xml:space="preserve"> ADDIN ZOTERO_ITEM CSL_CITATION {"citationID":"SGpy8lCa","properties":{"formattedCitation":"[70]","plainCitation":"[70]","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752FA9">
        <w:rPr>
          <w:rFonts w:ascii="Arial" w:hAnsi="Arial" w:cs="Arial"/>
        </w:rPr>
        <w:instrText xml:space="preserve"> ADDIN ZOTERO_ITEM CSL_CITATION {"citationID":"ns78Jv93","properties":{"formattedCitation":"[72]\\uc0\\u8211{}[77]","plainCitation":"[72]–[77]","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752FA9">
        <w:rPr>
          <w:rFonts w:ascii="Arial" w:hAnsi="Arial" w:cs="Arial"/>
        </w:rPr>
        <w:instrText xml:space="preserve"> ADDIN ZOTERO_ITEM CSL_CITATION {"citationID":"kmZ13x7a","properties":{"formattedCitation":"[78]","plainCitation":"[78]","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752FA9">
        <w:rPr>
          <w:rFonts w:ascii="Arial" w:hAnsi="Arial" w:cs="Arial"/>
        </w:rPr>
        <w:instrText xml:space="preserve"> ADDIN ZOTERO_ITEM CSL_CITATION {"citationID":"hy00CqJz","properties":{"formattedCitation":"[79]","plainCitation":"[79]","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lastRenderedPageBreak/>
        <w:t>Determine if the conformation of the B and N precursors imprint themselves on the carbon morphology.</w:t>
      </w:r>
    </w:p>
    <w:p w:rsidR="0078337D" w:rsidRPr="00FC50AD" w:rsidRDefault="0078337D" w:rsidP="002E1881">
      <w:pPr>
        <w:rPr>
          <w:rFonts w:ascii="Arial" w:hAnsi="Arial" w:cs="Arial"/>
        </w:rPr>
      </w:pP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3A7F1C">
        <w:fldChar w:fldCharType="begin"/>
      </w:r>
      <w:r w:rsidR="003A7F1C">
        <w:instrText xml:space="preserve"> HYPERLINK "https://en.wikipedia.org/wiki/Boron" \o "Boron" </w:instrText>
      </w:r>
      <w:r w:rsidR="003A7F1C">
        <w:fldChar w:fldCharType="separate"/>
      </w:r>
      <w:r w:rsidR="00843BA2" w:rsidRPr="00FC50AD">
        <w:rPr>
          <w:rStyle w:val="Hyperlink"/>
          <w:rFonts w:ascii="Arial" w:hAnsi="Arial" w:cs="Arial"/>
          <w:color w:val="auto"/>
        </w:rPr>
        <w:t>B</w:t>
      </w:r>
      <w:r w:rsidR="003A7F1C">
        <w:rPr>
          <w:rStyle w:val="Hyperlink"/>
          <w:rFonts w:ascii="Arial" w:hAnsi="Arial" w:cs="Arial"/>
          <w:color w:val="auto"/>
        </w:rPr>
        <w:fldChar w:fldCharType="end"/>
      </w:r>
      <w:hyperlink r:id="rId31"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2" w:tooltip="Nitrogen" w:history="1">
        <w:r w:rsidR="00843BA2" w:rsidRPr="00FC50AD">
          <w:rPr>
            <w:rStyle w:val="Hyperlink"/>
            <w:rFonts w:ascii="Arial" w:hAnsi="Arial" w:cs="Arial"/>
            <w:color w:val="auto"/>
          </w:rPr>
          <w:t>N</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752FA9">
        <w:rPr>
          <w:rFonts w:ascii="Arial" w:hAnsi="Arial" w:cs="Arial"/>
        </w:rPr>
        <w:instrText xml:space="preserve"> ADDIN ZOTERO_ITEM CSL_CITATION {"citationID":"2kyae1hC","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752FA9" w:rsidRPr="00752FA9">
        <w:rPr>
          <w:rFonts w:ascii="Arial" w:hAnsi="Arial" w:cs="Arial"/>
        </w:rPr>
        <w:t>[80]</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752FA9">
        <w:rPr>
          <w:rFonts w:ascii="Arial" w:hAnsi="Arial" w:cs="Arial"/>
        </w:rPr>
        <w:instrText xml:space="preserve"> ADDIN ZOTERO_ITEM CSL_CITATION {"citationID":"aFNgJ7WU","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752FA9" w:rsidRPr="00752FA9">
        <w:rPr>
          <w:rFonts w:ascii="Arial" w:hAnsi="Arial" w:cs="Arial"/>
        </w:rPr>
        <w:t>[80]</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w:t>
      </w:r>
      <w:r w:rsidR="00257175" w:rsidRPr="00FC50AD">
        <w:rPr>
          <w:rFonts w:ascii="Arial" w:hAnsi="Arial" w:cs="Arial"/>
        </w:rPr>
        <w:lastRenderedPageBreak/>
        <w:t xml:space="preserve">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752FA9">
        <w:rPr>
          <w:rFonts w:ascii="Arial" w:hAnsi="Arial" w:cs="Arial"/>
        </w:rPr>
        <w:instrText xml:space="preserve"> ADDIN ZOTERO_ITEM CSL_CITATION {"citationID":"MzFhCRcQ","properties":{"formattedCitation":"[81]\\uc0\\u8211{}[83]","plainCitation":"[81]–[83]","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752FA9" w:rsidRPr="00752FA9">
        <w:rPr>
          <w:rFonts w:ascii="Arial" w:hAnsi="Arial" w:cs="Arial"/>
          <w:szCs w:val="24"/>
        </w:rPr>
        <w:t>[81]–[83]</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752FA9">
        <w:rPr>
          <w:rFonts w:ascii="Arial" w:hAnsi="Arial" w:cs="Arial"/>
        </w:rPr>
        <w:instrText xml:space="preserve"> ADDIN ZOTERO_ITEM CSL_CITATION {"citationID":"ewKhLmNc","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752FA9" w:rsidRPr="00752FA9">
        <w:rPr>
          <w:rFonts w:ascii="Arial" w:hAnsi="Arial" w:cs="Arial"/>
        </w:rPr>
        <w:t>[84]</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752FA9">
        <w:rPr>
          <w:rFonts w:ascii="Arial" w:hAnsi="Arial" w:cs="Arial"/>
        </w:rPr>
        <w:instrText xml:space="preserve"> ADDIN ZOTERO_ITEM CSL_CITATION {"citationID":"1WStYpfY","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752FA9" w:rsidRPr="00752FA9">
        <w:rPr>
          <w:rFonts w:ascii="Arial" w:hAnsi="Arial" w:cs="Arial"/>
        </w:rPr>
        <w:t>[84]</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t>
      </w:r>
      <w:r w:rsidR="00540CC4" w:rsidRPr="00FC50AD">
        <w:rPr>
          <w:rFonts w:ascii="Arial" w:hAnsi="Arial" w:cs="Arial"/>
        </w:rPr>
        <w:lastRenderedPageBreak/>
        <w:t xml:space="preserve">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752FA9">
        <w:rPr>
          <w:rFonts w:ascii="Arial" w:hAnsi="Arial" w:cs="Arial"/>
        </w:rPr>
        <w:instrText xml:space="preserve"> ADDIN ZOTERO_ITEM CSL_CITATION {"citationID":"05hd8E1O","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752FA9" w:rsidRPr="00752FA9">
        <w:rPr>
          <w:rFonts w:ascii="Arial" w:hAnsi="Arial" w:cs="Arial"/>
        </w:rPr>
        <w:t>[84]</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 xml:space="preserve">In addition to Dr. McIlroy, the research team will consist of </w:t>
      </w:r>
      <w:r w:rsidR="00551A29" w:rsidRPr="00FC50AD">
        <w:rPr>
          <w:rFonts w:ascii="Arial" w:hAnsi="Arial" w:cs="Arial"/>
        </w:rPr>
        <w:lastRenderedPageBreak/>
        <w:t>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lastRenderedPageBreak/>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lastRenderedPageBreak/>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0050" w:rsidRDefault="00390050" w:rsidP="0061125A">
      <w:r>
        <w:separator/>
      </w:r>
    </w:p>
  </w:endnote>
  <w:endnote w:type="continuationSeparator" w:id="0">
    <w:p w:rsidR="00390050" w:rsidRDefault="00390050"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EC41AE">
          <w:rPr>
            <w:noProof/>
          </w:rPr>
          <w:t>12</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0050" w:rsidRDefault="00390050" w:rsidP="0061125A">
      <w:r>
        <w:separator/>
      </w:r>
    </w:p>
  </w:footnote>
  <w:footnote w:type="continuationSeparator" w:id="0">
    <w:p w:rsidR="00390050" w:rsidRDefault="00390050"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4FAIi25/8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70DB"/>
    <w:rsid w:val="001016EE"/>
    <w:rsid w:val="00102C8E"/>
    <w:rsid w:val="00104F4C"/>
    <w:rsid w:val="00105882"/>
    <w:rsid w:val="001070E7"/>
    <w:rsid w:val="001076F6"/>
    <w:rsid w:val="00113888"/>
    <w:rsid w:val="00117EE1"/>
    <w:rsid w:val="00117F1B"/>
    <w:rsid w:val="0012247D"/>
    <w:rsid w:val="00125B5C"/>
    <w:rsid w:val="00127713"/>
    <w:rsid w:val="00133006"/>
    <w:rsid w:val="0013359A"/>
    <w:rsid w:val="001368DE"/>
    <w:rsid w:val="00137993"/>
    <w:rsid w:val="00150E43"/>
    <w:rsid w:val="00151C41"/>
    <w:rsid w:val="001547EC"/>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0050"/>
    <w:rsid w:val="0039792E"/>
    <w:rsid w:val="003A343F"/>
    <w:rsid w:val="003A43DC"/>
    <w:rsid w:val="003A532E"/>
    <w:rsid w:val="003A6687"/>
    <w:rsid w:val="003A7F1C"/>
    <w:rsid w:val="003B12FE"/>
    <w:rsid w:val="003C15D8"/>
    <w:rsid w:val="003C1A6B"/>
    <w:rsid w:val="003C3F2B"/>
    <w:rsid w:val="003C48B3"/>
    <w:rsid w:val="003C6C1C"/>
    <w:rsid w:val="003D4933"/>
    <w:rsid w:val="003D5F0C"/>
    <w:rsid w:val="003D7941"/>
    <w:rsid w:val="003D7DA0"/>
    <w:rsid w:val="003E2949"/>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90448"/>
    <w:rsid w:val="0049277D"/>
    <w:rsid w:val="00493BD9"/>
    <w:rsid w:val="004946FA"/>
    <w:rsid w:val="00495406"/>
    <w:rsid w:val="004A183A"/>
    <w:rsid w:val="004A1C32"/>
    <w:rsid w:val="004A3AC3"/>
    <w:rsid w:val="004A6B6F"/>
    <w:rsid w:val="004A7F16"/>
    <w:rsid w:val="004B1091"/>
    <w:rsid w:val="004B3421"/>
    <w:rsid w:val="004B44D5"/>
    <w:rsid w:val="004C1A67"/>
    <w:rsid w:val="004C3191"/>
    <w:rsid w:val="004C4498"/>
    <w:rsid w:val="004C7E82"/>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7493"/>
    <w:rsid w:val="005C76B3"/>
    <w:rsid w:val="005D2E74"/>
    <w:rsid w:val="005D3C21"/>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337"/>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29"/>
    <w:rsid w:val="009B28B0"/>
    <w:rsid w:val="009B6AB4"/>
    <w:rsid w:val="009C0532"/>
    <w:rsid w:val="009C1862"/>
    <w:rsid w:val="009D22D7"/>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3AF0"/>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51AC"/>
    <w:rsid w:val="00AD5EDF"/>
    <w:rsid w:val="00AE2D24"/>
    <w:rsid w:val="00AF39F9"/>
    <w:rsid w:val="00AF5066"/>
    <w:rsid w:val="00AF5380"/>
    <w:rsid w:val="00B0230F"/>
    <w:rsid w:val="00B03818"/>
    <w:rsid w:val="00B044B2"/>
    <w:rsid w:val="00B06734"/>
    <w:rsid w:val="00B06C90"/>
    <w:rsid w:val="00B1118E"/>
    <w:rsid w:val="00B1274F"/>
    <w:rsid w:val="00B13269"/>
    <w:rsid w:val="00B132E9"/>
    <w:rsid w:val="00B17AC7"/>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237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D02D2B"/>
    <w:rsid w:val="00D05963"/>
    <w:rsid w:val="00D11D49"/>
    <w:rsid w:val="00D141F6"/>
    <w:rsid w:val="00D148FA"/>
    <w:rsid w:val="00D154B8"/>
    <w:rsid w:val="00D2277D"/>
    <w:rsid w:val="00D2482C"/>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C41AE"/>
    <w:rsid w:val="00ED142E"/>
    <w:rsid w:val="00ED2956"/>
    <w:rsid w:val="00ED296F"/>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DB434"/>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Hydrogen"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A5283-DCB6-4885-9C81-16F1F02B4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18</Pages>
  <Words>24977</Words>
  <Characters>142372</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7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66</cp:revision>
  <dcterms:created xsi:type="dcterms:W3CDTF">2020-09-03T20:59:00Z</dcterms:created>
  <dcterms:modified xsi:type="dcterms:W3CDTF">2020-10-0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